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EFB148" w14:textId="77777777" w:rsidR="006865FA" w:rsidRPr="00AE3892" w:rsidRDefault="006865FA" w:rsidP="006865FA">
      <w:pPr>
        <w:pStyle w:val="Caption"/>
      </w:pPr>
      <w:bookmarkStart w:id="0" w:name="_Ref294267277"/>
      <w:r>
        <w:t>S</w:t>
      </w:r>
      <w:r>
        <w:fldChar w:fldCharType="begin"/>
      </w:r>
      <w:r>
        <w:instrText xml:space="preserve"> SEQ Table \r 1 \* MERGEFORMAT </w:instrText>
      </w:r>
      <w:r>
        <w:fldChar w:fldCharType="separate"/>
      </w:r>
      <w:r>
        <w:rPr>
          <w:noProof/>
        </w:rPr>
        <w:t>1</w:t>
      </w:r>
      <w:r>
        <w:rPr>
          <w:noProof/>
        </w:rPr>
        <w:fldChar w:fldCharType="end"/>
      </w:r>
      <w:r>
        <w:t xml:space="preserve"> </w:t>
      </w:r>
      <w:r w:rsidRPr="0007447B">
        <w:t>Table</w:t>
      </w:r>
      <w:bookmarkEnd w:id="0"/>
      <w:r w:rsidRPr="0007447B">
        <w:t>: Existi</w:t>
      </w:r>
      <w:bookmarkStart w:id="1" w:name="_GoBack"/>
      <w:bookmarkEnd w:id="1"/>
      <w:r w:rsidRPr="0007447B">
        <w:t>ng satellite-derived cloud-related products with their spatial and temporal grain and extent.</w:t>
      </w:r>
      <w:r>
        <w:t xml:space="preserve">  </w:t>
      </w:r>
    </w:p>
    <w:tbl>
      <w:tblPr>
        <w:tblStyle w:val="TableGrid"/>
        <w:tblpPr w:leftFromText="180" w:rightFromText="180" w:vertAnchor="text" w:tblpY="1"/>
        <w:tblOverlap w:val="never"/>
        <w:tblW w:w="8748" w:type="dxa"/>
        <w:tblLayout w:type="fixed"/>
        <w:tblLook w:val="04A0" w:firstRow="1" w:lastRow="0" w:firstColumn="1" w:lastColumn="0" w:noHBand="0" w:noVBand="1"/>
      </w:tblPr>
      <w:tblGrid>
        <w:gridCol w:w="1458"/>
        <w:gridCol w:w="2492"/>
        <w:gridCol w:w="1342"/>
        <w:gridCol w:w="1296"/>
        <w:gridCol w:w="1080"/>
        <w:gridCol w:w="1080"/>
      </w:tblGrid>
      <w:tr w:rsidR="006865FA" w:rsidRPr="0007447B" w14:paraId="6FB063CA" w14:textId="77777777" w:rsidTr="00393CDC">
        <w:tc>
          <w:tcPr>
            <w:tcW w:w="1458" w:type="dxa"/>
          </w:tcPr>
          <w:p w14:paraId="7570F676" w14:textId="77777777" w:rsidR="006865FA" w:rsidRPr="0007447B" w:rsidRDefault="006865FA" w:rsidP="00393CDC">
            <w:r w:rsidRPr="0007447B">
              <w:t>Name</w:t>
            </w:r>
          </w:p>
        </w:tc>
        <w:tc>
          <w:tcPr>
            <w:tcW w:w="2492" w:type="dxa"/>
          </w:tcPr>
          <w:p w14:paraId="09AC0EDF" w14:textId="77777777" w:rsidR="006865FA" w:rsidRPr="0007447B" w:rsidRDefault="006865FA" w:rsidP="00393CDC">
            <w:r w:rsidRPr="0007447B">
              <w:t>Description</w:t>
            </w:r>
          </w:p>
        </w:tc>
        <w:tc>
          <w:tcPr>
            <w:tcW w:w="1342" w:type="dxa"/>
          </w:tcPr>
          <w:p w14:paraId="28C33A2F" w14:textId="77777777" w:rsidR="006865FA" w:rsidRPr="0007447B" w:rsidRDefault="006865FA" w:rsidP="00393CDC">
            <w:r w:rsidRPr="0007447B">
              <w:t>Spatial Domain</w:t>
            </w:r>
          </w:p>
        </w:tc>
        <w:tc>
          <w:tcPr>
            <w:tcW w:w="1296" w:type="dxa"/>
          </w:tcPr>
          <w:p w14:paraId="649BE740" w14:textId="77777777" w:rsidR="006865FA" w:rsidRPr="0007447B" w:rsidRDefault="006865FA" w:rsidP="00393CDC">
            <w:r w:rsidRPr="0007447B">
              <w:t>Spatial Grain</w:t>
            </w:r>
          </w:p>
        </w:tc>
        <w:tc>
          <w:tcPr>
            <w:tcW w:w="1080" w:type="dxa"/>
          </w:tcPr>
          <w:p w14:paraId="4C037BB5" w14:textId="77777777" w:rsidR="006865FA" w:rsidRPr="0007447B" w:rsidRDefault="006865FA" w:rsidP="00393CDC">
            <w:r w:rsidRPr="0007447B">
              <w:t>Temporal Domain</w:t>
            </w:r>
          </w:p>
        </w:tc>
        <w:tc>
          <w:tcPr>
            <w:tcW w:w="1080" w:type="dxa"/>
          </w:tcPr>
          <w:p w14:paraId="3CADB974" w14:textId="77777777" w:rsidR="006865FA" w:rsidRPr="0007447B" w:rsidRDefault="006865FA" w:rsidP="00393CDC">
            <w:r w:rsidRPr="0007447B">
              <w:t>Temporal Grain</w:t>
            </w:r>
          </w:p>
        </w:tc>
      </w:tr>
      <w:tr w:rsidR="006865FA" w:rsidRPr="0007447B" w14:paraId="0B12F43D" w14:textId="77777777" w:rsidTr="00393CDC">
        <w:trPr>
          <w:trHeight w:val="1160"/>
        </w:trPr>
        <w:tc>
          <w:tcPr>
            <w:tcW w:w="1458" w:type="dxa"/>
          </w:tcPr>
          <w:p w14:paraId="5CF1359E" w14:textId="77777777" w:rsidR="006865FA" w:rsidRPr="00BA78AE" w:rsidRDefault="006865FA" w:rsidP="00393CDC">
            <w:pPr>
              <w:rPr>
                <w:sz w:val="24"/>
                <w:lang w:val="de-DE"/>
              </w:rPr>
            </w:pPr>
            <w:r w:rsidRPr="00BA78AE">
              <w:rPr>
                <w:lang w:val="de-DE"/>
              </w:rPr>
              <w:t xml:space="preserve">GEWEX / ICCP </w:t>
            </w:r>
            <w:r>
              <w:fldChar w:fldCharType="begin"/>
            </w:r>
            <w:r>
              <w:rPr>
                <w:lang w:val="de-DE"/>
              </w:rPr>
              <w:instrText xml:space="preserve"> ADDIN ZOTERO_ITEM CSL_CITATION {"citationID":"G8YTMrMc","properties":{"formattedCitation":"[17]","plainCitation":"[17]6]"},"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schema":"https://github.com/citation-style-language/schema/raw/master/csl-citation.json"} </w:instrText>
            </w:r>
            <w:r w:rsidRPr="00BA78AE">
              <w:rPr>
                <w:lang w:val="de-DE"/>
              </w:rPr>
              <w:instrText xml:space="preserve">T </w:instrText>
            </w:r>
            <w:r>
              <w:fldChar w:fldCharType="separate"/>
            </w:r>
            <w:r>
              <w:rPr>
                <w:lang w:val="de-DE"/>
              </w:rPr>
              <w:t>[17]</w:t>
            </w:r>
            <w:r>
              <w:fldChar w:fldCharType="end"/>
            </w:r>
            <w:r w:rsidRPr="00BA78AE">
              <w:rPr>
                <w:sz w:val="24"/>
                <w:lang w:val="de-DE"/>
              </w:rPr>
              <w:t xml:space="preserve"> </w:t>
            </w:r>
          </w:p>
        </w:tc>
        <w:tc>
          <w:tcPr>
            <w:tcW w:w="2492" w:type="dxa"/>
          </w:tcPr>
          <w:p w14:paraId="2CA2C458" w14:textId="77777777" w:rsidR="006865FA" w:rsidRPr="0007447B" w:rsidRDefault="006865FA" w:rsidP="00393CDC">
            <w:r w:rsidRPr="0007447B">
              <w:t>Compiled from 12 satellite products for comparison study</w:t>
            </w:r>
          </w:p>
        </w:tc>
        <w:tc>
          <w:tcPr>
            <w:tcW w:w="1342" w:type="dxa"/>
          </w:tcPr>
          <w:p w14:paraId="7B53248E" w14:textId="77777777" w:rsidR="006865FA" w:rsidRPr="0007447B" w:rsidRDefault="006865FA" w:rsidP="00393CDC">
            <w:r w:rsidRPr="0007447B">
              <w:t>Global</w:t>
            </w:r>
          </w:p>
        </w:tc>
        <w:tc>
          <w:tcPr>
            <w:tcW w:w="1296" w:type="dxa"/>
          </w:tcPr>
          <w:p w14:paraId="3FAE4B74" w14:textId="77777777" w:rsidR="006865FA" w:rsidRPr="0007447B" w:rsidRDefault="006865FA" w:rsidP="00393CDC">
            <w:r w:rsidRPr="0007447B">
              <w:t>1</w:t>
            </w:r>
            <w:r w:rsidRPr="0007447B">
              <w:rPr>
                <w:vertAlign w:val="superscript"/>
              </w:rPr>
              <w:t>o</w:t>
            </w:r>
            <w:r w:rsidRPr="0007447B">
              <w:t xml:space="preserve"> (≈110km)</w:t>
            </w:r>
          </w:p>
        </w:tc>
        <w:tc>
          <w:tcPr>
            <w:tcW w:w="1080" w:type="dxa"/>
          </w:tcPr>
          <w:p w14:paraId="1C918253" w14:textId="77777777" w:rsidR="006865FA" w:rsidRPr="0007447B" w:rsidRDefault="006865FA" w:rsidP="00393CDC">
            <w:r w:rsidRPr="0007447B">
              <w:t>1983-2009</w:t>
            </w:r>
          </w:p>
        </w:tc>
        <w:tc>
          <w:tcPr>
            <w:tcW w:w="1080" w:type="dxa"/>
          </w:tcPr>
          <w:p w14:paraId="1541742F" w14:textId="77777777" w:rsidR="006865FA" w:rsidRPr="0007447B" w:rsidRDefault="006865FA" w:rsidP="00393CDC">
            <w:r w:rsidRPr="0007447B">
              <w:t>Monthly</w:t>
            </w:r>
          </w:p>
        </w:tc>
      </w:tr>
      <w:tr w:rsidR="006865FA" w:rsidRPr="0007447B" w14:paraId="2AFA8758" w14:textId="77777777" w:rsidTr="00393CDC">
        <w:tc>
          <w:tcPr>
            <w:tcW w:w="1458" w:type="dxa"/>
          </w:tcPr>
          <w:p w14:paraId="71306E5F" w14:textId="77777777" w:rsidR="006865FA" w:rsidRPr="0007447B" w:rsidRDefault="006865FA" w:rsidP="00393CDC">
            <w:r w:rsidRPr="0007447B">
              <w:t>HIRS</w:t>
            </w:r>
            <w:r>
              <w:t xml:space="preserve"> </w:t>
            </w:r>
            <w:r w:rsidRPr="0007447B">
              <w:fldChar w:fldCharType="begin"/>
            </w:r>
            <w:r>
              <w:instrText xml:space="preserve"> ADDIN ZOTERO_ITEM CSL_CITATION {"citationID":"FZgt1ydp","properties":{"formattedCitation":"[19]","plainCitation":"[19]8]"},"citationItems":[{"id":4000,"uris":["http://zotero.org/users/70825/items/6XSKDBD9"],"uri":["http://zotero.org/users/70825/items/6XSKDBD9"],"itemData":{"id":4000,"type":"article-journal","title":"Trends in global cloud cover in two decades of HIRS observations","container-title":"Journal of climate","page":"3021–3031","volume":"18","issue":"15","source":"Google Scholar","note":"bibtex: Wylie2005","author":[{"family":"Wylie","given":"Donald"},{"family":"Jackson","given":"Darren L."},{"family":"Menzel","given":"W. Paul"},{"family":"Bates","given":"John J."}],"issued":{"date-parts":[["2005"]]}}}],"schema":"https://github.com/citation-style-language/schema/raw/master/csl-citation.json"} </w:instrText>
            </w:r>
            <w:r w:rsidRPr="0007447B">
              <w:instrText xml:space="preserve">T </w:instrText>
            </w:r>
            <w:r w:rsidRPr="0007447B">
              <w:fldChar w:fldCharType="separate"/>
            </w:r>
            <w:r>
              <w:t>[19]</w:t>
            </w:r>
            <w:r w:rsidRPr="0007447B">
              <w:fldChar w:fldCharType="end"/>
            </w:r>
            <w:r w:rsidRPr="0007447B">
              <w:t xml:space="preserve"> </w:t>
            </w:r>
          </w:p>
        </w:tc>
        <w:tc>
          <w:tcPr>
            <w:tcW w:w="2492" w:type="dxa"/>
          </w:tcPr>
          <w:p w14:paraId="6A0724C6" w14:textId="77777777" w:rsidR="006865FA" w:rsidRPr="0007447B" w:rsidRDefault="006865FA" w:rsidP="00393CDC">
            <w:r w:rsidRPr="0007447B">
              <w:t>Cloud frequency from NOAA/HIRS/2</w:t>
            </w:r>
          </w:p>
        </w:tc>
        <w:tc>
          <w:tcPr>
            <w:tcW w:w="1342" w:type="dxa"/>
          </w:tcPr>
          <w:p w14:paraId="2F1AC049" w14:textId="77777777" w:rsidR="006865FA" w:rsidRPr="0007447B" w:rsidRDefault="006865FA" w:rsidP="00393CDC">
            <w:r w:rsidRPr="0007447B">
              <w:t>Global</w:t>
            </w:r>
          </w:p>
        </w:tc>
        <w:tc>
          <w:tcPr>
            <w:tcW w:w="1296" w:type="dxa"/>
          </w:tcPr>
          <w:p w14:paraId="304F69C4" w14:textId="77777777" w:rsidR="006865FA" w:rsidRPr="0007447B" w:rsidRDefault="006865FA" w:rsidP="00393CDC">
            <w:pPr>
              <w:rPr>
                <w:szCs w:val="20"/>
              </w:rPr>
            </w:pPr>
            <w:r w:rsidRPr="0007447B">
              <w:rPr>
                <w:rFonts w:eastAsia="MS Gothic"/>
                <w:color w:val="000000"/>
              </w:rPr>
              <w:t>≈</w:t>
            </w:r>
            <w:r w:rsidRPr="0007447B">
              <w:t>20km</w:t>
            </w:r>
          </w:p>
        </w:tc>
        <w:tc>
          <w:tcPr>
            <w:tcW w:w="1080" w:type="dxa"/>
          </w:tcPr>
          <w:p w14:paraId="71995559" w14:textId="77777777" w:rsidR="006865FA" w:rsidRPr="0007447B" w:rsidRDefault="006865FA" w:rsidP="00393CDC">
            <w:r w:rsidRPr="0007447B">
              <w:t>1979-2001</w:t>
            </w:r>
          </w:p>
        </w:tc>
        <w:tc>
          <w:tcPr>
            <w:tcW w:w="1080" w:type="dxa"/>
          </w:tcPr>
          <w:p w14:paraId="226C2CAC" w14:textId="77777777" w:rsidR="006865FA" w:rsidRPr="0007447B" w:rsidRDefault="006865FA" w:rsidP="00393CDC">
            <w:r w:rsidRPr="0007447B">
              <w:t>Daily</w:t>
            </w:r>
          </w:p>
        </w:tc>
      </w:tr>
      <w:tr w:rsidR="006865FA" w:rsidRPr="0007447B" w14:paraId="12177AC0" w14:textId="77777777" w:rsidTr="00393CDC">
        <w:tc>
          <w:tcPr>
            <w:tcW w:w="1458" w:type="dxa"/>
          </w:tcPr>
          <w:p w14:paraId="68271209" w14:textId="77777777" w:rsidR="006865FA" w:rsidRPr="0007447B" w:rsidRDefault="006865FA" w:rsidP="00393CDC">
            <w:r w:rsidRPr="0007447B">
              <w:t>AVHRR PATMOS-x</w:t>
            </w:r>
            <w:r>
              <w:t xml:space="preserve"> </w:t>
            </w:r>
            <w:r w:rsidRPr="0007447B">
              <w:fldChar w:fldCharType="begin"/>
            </w:r>
            <w:r>
              <w:instrText xml:space="preserve"> ADDIN ZOTERO_ITEM CSL_CITATION {"citationID":"ofzJmi5U","properties":{"formattedCitation":"[20]","plainCitation":"[20]9]"},"citationItems":[{"id":4146,"uris":["http://zotero.org/users/70825/items/JK2QA828"],"uri":["http://zotero.org/users/70825/items/JK2QA828"],"itemData":{"id":4146,"type":"article-journal","title":"PATMOS-x: Results from a Diurnally Corrected 30-yr Satellite Cloud Climatology","container-title":"Journal of Climate","page":"414-425","volume":"26","issue":"2","source":"journals.ametsoc.org (Atypon)","abstract":"AbstractSatellite drift is a historical issue affecting the consistency of those few satellite records capable of being used for studies on climate time scales. Here, the authors address this issue for the Pathfinder Atmospheres Extended (PATMOS-x)/Advanced Very High Resolution Radiometer (AVHRR) cloudiness record, which spans three decades and 11 disparate sensors. A two-harmonic sinusoidal function is fit to a mean diurnal cycle of cloudiness derived over the course of the entire AVHRR record. The authors validate this function against measurements from Geostationary Operational Environmental Satellite (GOES) sensors, finding good agreement, and then test the stability of the diurnal cycle over the course of the AVHRR record. It is found that the diurnal cycle is subject to some interannual variability over land but that the differences are somewhat offset when averaged over an entire day. The fit function is used to generate daily averaged time series of ice, water, and total cloudiness over the tropics, where it is found that the diurnal correction affects the magnitude and even the sign of long-term cloudiness trends. A statistical method is applied to determine the minimum length of time required to detect significant trends, and the authors find that only recently have they begun generating satellite records of sufficient length to detect trends in cloudiness.","DOI":"10.1175/JCLI-D-11-00666.1","ISSN":"0894-8755","note":"bibtex: Foster2012","shortTitle":"PATMOS-x","journalAbbreviation":"J. Climate","author":[{"family":"Foster","given":"Michael J."},{"family":"Heidinger","given":"Andrew"}],"issued":{"date-parts":[["2012",7,17]]}}}],"schema":"https://github.com/citation-style-language/schema/raw/master/csl-citation.json"} </w:instrText>
            </w:r>
            <w:r w:rsidRPr="0007447B">
              <w:instrText xml:space="preserve">T </w:instrText>
            </w:r>
            <w:r w:rsidRPr="0007447B">
              <w:fldChar w:fldCharType="separate"/>
            </w:r>
            <w:r>
              <w:t>[20]</w:t>
            </w:r>
            <w:r w:rsidRPr="0007447B">
              <w:fldChar w:fldCharType="end"/>
            </w:r>
            <w:r w:rsidRPr="0007447B">
              <w:t xml:space="preserve"> </w:t>
            </w:r>
          </w:p>
        </w:tc>
        <w:tc>
          <w:tcPr>
            <w:tcW w:w="2492" w:type="dxa"/>
          </w:tcPr>
          <w:p w14:paraId="3DEBBFA8" w14:textId="77777777" w:rsidR="006865FA" w:rsidRPr="0007447B" w:rsidRDefault="006865FA" w:rsidP="00393CDC">
            <w:r w:rsidRPr="0007447B">
              <w:t>Cloud product derived from NOAA’s Advanced Very High Resolution Radiometer (AVHRR)</w:t>
            </w:r>
          </w:p>
        </w:tc>
        <w:tc>
          <w:tcPr>
            <w:tcW w:w="1342" w:type="dxa"/>
          </w:tcPr>
          <w:p w14:paraId="18246873" w14:textId="77777777" w:rsidR="006865FA" w:rsidRPr="0007447B" w:rsidRDefault="006865FA" w:rsidP="00393CDC">
            <w:r w:rsidRPr="0007447B">
              <w:t>Global</w:t>
            </w:r>
          </w:p>
        </w:tc>
        <w:tc>
          <w:tcPr>
            <w:tcW w:w="1296" w:type="dxa"/>
          </w:tcPr>
          <w:p w14:paraId="47C7C424" w14:textId="77777777" w:rsidR="006865FA" w:rsidRPr="0007447B" w:rsidRDefault="006865FA" w:rsidP="00393CDC">
            <w:r w:rsidRPr="0007447B">
              <w:t>0.1</w:t>
            </w:r>
            <w:r w:rsidRPr="0007447B">
              <w:rPr>
                <w:vertAlign w:val="superscript"/>
              </w:rPr>
              <w:t>o</w:t>
            </w:r>
            <w:r w:rsidRPr="0007447B">
              <w:t xml:space="preserve"> (≈11km)</w:t>
            </w:r>
          </w:p>
        </w:tc>
        <w:tc>
          <w:tcPr>
            <w:tcW w:w="1080" w:type="dxa"/>
          </w:tcPr>
          <w:p w14:paraId="55BC740A" w14:textId="77777777" w:rsidR="006865FA" w:rsidRPr="0007447B" w:rsidRDefault="006865FA" w:rsidP="00393CDC">
            <w:r w:rsidRPr="0007447B">
              <w:t>1981-2010</w:t>
            </w:r>
          </w:p>
        </w:tc>
        <w:tc>
          <w:tcPr>
            <w:tcW w:w="1080" w:type="dxa"/>
          </w:tcPr>
          <w:p w14:paraId="39BC911B" w14:textId="77777777" w:rsidR="006865FA" w:rsidRPr="0007447B" w:rsidRDefault="006865FA" w:rsidP="00393CDC">
            <w:r w:rsidRPr="0007447B">
              <w:t>Daily</w:t>
            </w:r>
          </w:p>
        </w:tc>
      </w:tr>
      <w:tr w:rsidR="006865FA" w:rsidRPr="0007447B" w14:paraId="7C97F48D" w14:textId="77777777" w:rsidTr="00393CDC">
        <w:tc>
          <w:tcPr>
            <w:tcW w:w="1458" w:type="dxa"/>
          </w:tcPr>
          <w:p w14:paraId="29CCC53C" w14:textId="77777777" w:rsidR="006865FA" w:rsidRPr="0007447B" w:rsidRDefault="006865FA" w:rsidP="00393CDC">
            <w:r w:rsidRPr="0007447B">
              <w:t>GridSat</w:t>
            </w:r>
            <w:r>
              <w:t xml:space="preserve"> </w:t>
            </w:r>
            <w:r w:rsidRPr="0007447B">
              <w:fldChar w:fldCharType="begin"/>
            </w:r>
            <w:r>
              <w:instrText xml:space="preserve"> ADDIN ZOTERO_ITEM CSL_CITATION {"citationID":"kxXhxaBX","properties":{"formattedCitation":"[21]","plainCitation":"[21]0]"},"citationItems":[{"id":3804,"uris":["http://zotero.org/users/70825/items/JQAU9IC2"],"uri":["http://zotero.org/users/70825/items/JQAU9IC2"],"itemData":{"id":3804,"type":"article-journal","title":"Globally gridded satellite observations for climate studies","container-title":"Bulletin of the American Meteorological Society","page":"893–907","volume":"92","issue":"7","source":"Google Scholar","author":[{"family":"Knapp","given":"Kenneth R."},{"family":"Ansari","given":"Steve"},{"family":"Bain","given":"Caroline L."},{"family":"Bourassa","given":"Mark A."},{"family":"Dickinson","given":"Michael J."},{"family":"Funk","given":"Chris"},{"family":"Helms","given":"Chip N."},{"family":"Hennon","given":"Christopher C."},{"family":"Holmes","given":"Christopher D."},{"family":"Huffman","given":"George J."}],"issued":{"date-parts":[["2011"]]}},"suppress-author":true}],"schema":"https://github.com/citation-style-language/schema/raw/master/csl-citation.json"} </w:instrText>
            </w:r>
            <w:r w:rsidRPr="0007447B">
              <w:instrText xml:space="preserve">T </w:instrText>
            </w:r>
            <w:r w:rsidRPr="0007447B">
              <w:fldChar w:fldCharType="separate"/>
            </w:r>
            <w:r>
              <w:t>[21]</w:t>
            </w:r>
            <w:r w:rsidRPr="0007447B">
              <w:fldChar w:fldCharType="end"/>
            </w:r>
            <w:r w:rsidRPr="0007447B">
              <w:t xml:space="preserve"> </w:t>
            </w:r>
          </w:p>
        </w:tc>
        <w:tc>
          <w:tcPr>
            <w:tcW w:w="2492" w:type="dxa"/>
          </w:tcPr>
          <w:p w14:paraId="2FB74C17" w14:textId="77777777" w:rsidR="006865FA" w:rsidRPr="0007447B" w:rsidRDefault="006865FA" w:rsidP="00393CDC">
            <w:r w:rsidRPr="0007447B">
              <w:t>IR, water vapor and visible bands combined from multiple calibrated geostationary satellites. Not currently available.</w:t>
            </w:r>
          </w:p>
        </w:tc>
        <w:tc>
          <w:tcPr>
            <w:tcW w:w="1342" w:type="dxa"/>
          </w:tcPr>
          <w:p w14:paraId="25EED829" w14:textId="77777777" w:rsidR="006865FA" w:rsidRPr="0007447B" w:rsidRDefault="006865FA" w:rsidP="00393CDC">
            <w:r w:rsidRPr="0007447B">
              <w:t>70</w:t>
            </w:r>
            <w:r w:rsidRPr="0007447B">
              <w:rPr>
                <w:b/>
                <w:color w:val="000000"/>
              </w:rPr>
              <w:t>°</w:t>
            </w:r>
            <w:r w:rsidRPr="0007447B">
              <w:t>S  - 70</w:t>
            </w:r>
            <w:r w:rsidRPr="0007447B">
              <w:rPr>
                <w:b/>
                <w:color w:val="000000"/>
              </w:rPr>
              <w:t>°</w:t>
            </w:r>
            <w:r w:rsidRPr="0007447B">
              <w:t>N with missing data early in the record</w:t>
            </w:r>
          </w:p>
        </w:tc>
        <w:tc>
          <w:tcPr>
            <w:tcW w:w="1296" w:type="dxa"/>
          </w:tcPr>
          <w:p w14:paraId="56E77383" w14:textId="77777777" w:rsidR="006865FA" w:rsidRPr="0007447B" w:rsidRDefault="006865FA" w:rsidP="00393CDC">
            <w:r w:rsidRPr="0007447B">
              <w:t>0.07</w:t>
            </w:r>
            <w:r w:rsidRPr="0007447B">
              <w:rPr>
                <w:vertAlign w:val="superscript"/>
              </w:rPr>
              <w:t>o</w:t>
            </w:r>
            <w:r w:rsidRPr="0007447B">
              <w:t xml:space="preserve"> (≈8km)</w:t>
            </w:r>
          </w:p>
        </w:tc>
        <w:tc>
          <w:tcPr>
            <w:tcW w:w="1080" w:type="dxa"/>
          </w:tcPr>
          <w:p w14:paraId="08474189" w14:textId="77777777" w:rsidR="006865FA" w:rsidRPr="0007447B" w:rsidRDefault="006865FA" w:rsidP="00393CDC">
            <w:r w:rsidRPr="0007447B">
              <w:t>1980-present</w:t>
            </w:r>
          </w:p>
        </w:tc>
        <w:tc>
          <w:tcPr>
            <w:tcW w:w="1080" w:type="dxa"/>
          </w:tcPr>
          <w:p w14:paraId="30A9C930" w14:textId="77777777" w:rsidR="006865FA" w:rsidRPr="0007447B" w:rsidRDefault="006865FA" w:rsidP="00393CDC">
            <w:r w:rsidRPr="0007447B">
              <w:t>3-hour</w:t>
            </w:r>
          </w:p>
        </w:tc>
      </w:tr>
      <w:tr w:rsidR="006865FA" w:rsidRPr="0007447B" w14:paraId="0BE8560E" w14:textId="77777777" w:rsidTr="00393CDC">
        <w:tc>
          <w:tcPr>
            <w:tcW w:w="1458" w:type="dxa"/>
          </w:tcPr>
          <w:p w14:paraId="6C8DB550" w14:textId="77777777" w:rsidR="006865FA" w:rsidRPr="0007447B" w:rsidRDefault="006865FA" w:rsidP="00393CDC">
            <w:pPr>
              <w:rPr>
                <w:szCs w:val="20"/>
              </w:rPr>
            </w:pPr>
            <w:r w:rsidRPr="0007447B">
              <w:t>MODIS Cloud Climatology</w:t>
            </w:r>
            <w:r>
              <w:t xml:space="preserve"> </w:t>
            </w:r>
            <w:r w:rsidRPr="0007447B">
              <w:fldChar w:fldCharType="begin"/>
            </w:r>
            <w:r>
              <w:instrText xml:space="preserve"> ADDIN ZOTERO_ITEM CSL_CITATION {"citationID":"mpasvjr3n","properties":{"formattedCitation":"[23]","plainCitation":"[23]gh"},"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note":"bibtex: Mulligan2006","author":[{"family":"Mulligan","given":"Mark"}],"issued":{"date-parts":[["2006"]]},"accessed":{"date-parts":[["2013",4,1]]}}}],"schema":"https://github.com/citation-style-language/schema/raw/master/csl-citation.json"} </w:instrText>
            </w:r>
            <w:r w:rsidRPr="0007447B">
              <w:instrText xml:space="preserve">T </w:instrText>
            </w:r>
            <w:r w:rsidRPr="0007447B">
              <w:fldChar w:fldCharType="separate"/>
            </w:r>
            <w:r>
              <w:t>[23]</w:t>
            </w:r>
            <w:r w:rsidRPr="0007447B">
              <w:fldChar w:fldCharType="end"/>
            </w:r>
            <w:r w:rsidRPr="0007447B">
              <w:rPr>
                <w:szCs w:val="20"/>
              </w:rPr>
              <w:t xml:space="preserve"> </w:t>
            </w:r>
          </w:p>
        </w:tc>
        <w:tc>
          <w:tcPr>
            <w:tcW w:w="2492" w:type="dxa"/>
          </w:tcPr>
          <w:p w14:paraId="1371B414" w14:textId="77777777" w:rsidR="006865FA" w:rsidRPr="0007447B" w:rsidRDefault="006865FA" w:rsidP="00393CDC">
            <w:r w:rsidRPr="0007447B">
              <w:t>Optical and IR data from MODIS MOD35</w:t>
            </w:r>
          </w:p>
        </w:tc>
        <w:tc>
          <w:tcPr>
            <w:tcW w:w="1342" w:type="dxa"/>
          </w:tcPr>
          <w:p w14:paraId="0C161A0B" w14:textId="77777777" w:rsidR="006865FA" w:rsidRPr="0007447B" w:rsidRDefault="006865FA" w:rsidP="00393CDC">
            <w:r w:rsidRPr="0007447B">
              <w:t>40</w:t>
            </w:r>
            <w:r w:rsidRPr="0007447B">
              <w:rPr>
                <w:b/>
                <w:color w:val="000000"/>
              </w:rPr>
              <w:t>°</w:t>
            </w:r>
            <w:r w:rsidRPr="0007447B">
              <w:t>S  - 40</w:t>
            </w:r>
            <w:r w:rsidRPr="0007447B">
              <w:rPr>
                <w:b/>
                <w:color w:val="000000"/>
              </w:rPr>
              <w:t>°</w:t>
            </w:r>
            <w:r w:rsidRPr="0007447B">
              <w:t>N</w:t>
            </w:r>
          </w:p>
        </w:tc>
        <w:tc>
          <w:tcPr>
            <w:tcW w:w="1296" w:type="dxa"/>
          </w:tcPr>
          <w:p w14:paraId="46F1C301" w14:textId="77777777" w:rsidR="006865FA" w:rsidRPr="0007447B" w:rsidRDefault="006865FA" w:rsidP="00393CDC">
            <w:r w:rsidRPr="0007447B">
              <w:t>1km</w:t>
            </w:r>
          </w:p>
        </w:tc>
        <w:tc>
          <w:tcPr>
            <w:tcW w:w="1080" w:type="dxa"/>
          </w:tcPr>
          <w:p w14:paraId="43D2E13E" w14:textId="77777777" w:rsidR="006865FA" w:rsidRPr="0007447B" w:rsidRDefault="006865FA" w:rsidP="00393CDC">
            <w:r w:rsidRPr="0007447B">
              <w:t>2000-2006</w:t>
            </w:r>
          </w:p>
        </w:tc>
        <w:tc>
          <w:tcPr>
            <w:tcW w:w="1080" w:type="dxa"/>
          </w:tcPr>
          <w:p w14:paraId="0C17E63C" w14:textId="77777777" w:rsidR="006865FA" w:rsidRPr="0007447B" w:rsidRDefault="006865FA" w:rsidP="00393CDC">
            <w:r w:rsidRPr="0007447B">
              <w:t>monthly, diurnal</w:t>
            </w:r>
          </w:p>
        </w:tc>
      </w:tr>
      <w:tr w:rsidR="006865FA" w:rsidRPr="0007447B" w14:paraId="01C22825" w14:textId="77777777" w:rsidTr="00393CDC">
        <w:tc>
          <w:tcPr>
            <w:tcW w:w="1458" w:type="dxa"/>
          </w:tcPr>
          <w:p w14:paraId="6B3A0AC9" w14:textId="77777777" w:rsidR="006865FA" w:rsidRPr="0007447B" w:rsidRDefault="006865FA" w:rsidP="00393CDC">
            <w:r w:rsidRPr="0007447B">
              <w:t>MODIS Cloud Climatology</w:t>
            </w:r>
            <w:r>
              <w:t xml:space="preserve"> </w:t>
            </w:r>
            <w:r w:rsidRPr="0007447B">
              <w:fldChar w:fldCharType="begin"/>
            </w:r>
            <w:r>
              <w:instrText xml:space="preserve"> ADDIN ZOTERO_ITEM CSL_CITATION {"citationID":"12egauhlqp","properties":{"formattedCitation":"[26]","plainCitation":"[26]1]"},"citationItems":[{"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note":"bibtex: Douglas2013","author":[{"family":"Douglas","given":"Michael"}],"issued":{"date-parts":[["2013"]]}}}],"schema":"https://github.com/citation-style-language/schema/raw/master/csl-citation.json"} </w:instrText>
            </w:r>
            <w:r w:rsidRPr="0007447B">
              <w:instrText xml:space="preserve">T </w:instrText>
            </w:r>
            <w:r w:rsidRPr="0007447B">
              <w:fldChar w:fldCharType="separate"/>
            </w:r>
            <w:r>
              <w:t>[26]</w:t>
            </w:r>
            <w:r w:rsidRPr="0007447B">
              <w:fldChar w:fldCharType="end"/>
            </w:r>
            <w:r w:rsidRPr="0007447B">
              <w:t xml:space="preserve"> </w:t>
            </w:r>
          </w:p>
        </w:tc>
        <w:tc>
          <w:tcPr>
            <w:tcW w:w="2492" w:type="dxa"/>
          </w:tcPr>
          <w:p w14:paraId="2CBCA799" w14:textId="77777777" w:rsidR="006865FA" w:rsidRPr="0007447B" w:rsidRDefault="006865FA" w:rsidP="00393CDC">
            <w:r w:rsidRPr="0007447B">
              <w:t>Derived from thresholded MODIS RGB images</w:t>
            </w:r>
          </w:p>
        </w:tc>
        <w:tc>
          <w:tcPr>
            <w:tcW w:w="1342" w:type="dxa"/>
          </w:tcPr>
          <w:p w14:paraId="5C7665AF" w14:textId="77777777" w:rsidR="006865FA" w:rsidRPr="0007447B" w:rsidRDefault="006865FA" w:rsidP="00393CDC">
            <w:r w:rsidRPr="0007447B">
              <w:t>Scattered regions mostly in tropics</w:t>
            </w:r>
          </w:p>
        </w:tc>
        <w:tc>
          <w:tcPr>
            <w:tcW w:w="1296" w:type="dxa"/>
          </w:tcPr>
          <w:p w14:paraId="4527C0E4" w14:textId="77777777" w:rsidR="006865FA" w:rsidRPr="0007447B" w:rsidRDefault="006865FA" w:rsidP="00393CDC">
            <w:r w:rsidRPr="0007447B">
              <w:t>250m</w:t>
            </w:r>
          </w:p>
        </w:tc>
        <w:tc>
          <w:tcPr>
            <w:tcW w:w="1080" w:type="dxa"/>
          </w:tcPr>
          <w:p w14:paraId="211FCE43" w14:textId="77777777" w:rsidR="006865FA" w:rsidRPr="0007447B" w:rsidRDefault="006865FA" w:rsidP="00393CDC">
            <w:r w:rsidRPr="0007447B">
              <w:t>2003-present</w:t>
            </w:r>
          </w:p>
        </w:tc>
        <w:tc>
          <w:tcPr>
            <w:tcW w:w="1080" w:type="dxa"/>
          </w:tcPr>
          <w:p w14:paraId="5C38953D" w14:textId="77777777" w:rsidR="006865FA" w:rsidRPr="0007447B" w:rsidRDefault="006865FA" w:rsidP="00393CDC">
            <w:r w:rsidRPr="0007447B">
              <w:t>monthly</w:t>
            </w:r>
          </w:p>
        </w:tc>
      </w:tr>
    </w:tbl>
    <w:p w14:paraId="108AC4E6" w14:textId="77777777" w:rsidR="006865FA" w:rsidRDefault="006865FA" w:rsidP="006865FA">
      <w:pPr>
        <w:pStyle w:val="Caption"/>
        <w:ind w:left="0"/>
      </w:pPr>
    </w:p>
    <w:p w14:paraId="36B05A8A" w14:textId="77777777" w:rsidR="006865FA" w:rsidRDefault="006865FA" w:rsidP="006865FA">
      <w:pPr>
        <w:pStyle w:val="Caption"/>
        <w:ind w:left="0"/>
      </w:pPr>
    </w:p>
    <w:p w14:paraId="268E2658" w14:textId="77777777" w:rsidR="006865FA" w:rsidRDefault="006865FA" w:rsidP="006865FA">
      <w:pPr>
        <w:pStyle w:val="Caption"/>
        <w:ind w:left="0"/>
      </w:pPr>
    </w:p>
    <w:p w14:paraId="3661B903" w14:textId="77777777" w:rsidR="006865FA" w:rsidRDefault="006865FA" w:rsidP="006865FA">
      <w:pPr>
        <w:pStyle w:val="Caption"/>
        <w:ind w:left="0"/>
      </w:pPr>
    </w:p>
    <w:p w14:paraId="5E038706" w14:textId="77777777" w:rsidR="006865FA" w:rsidRDefault="006865FA" w:rsidP="006865FA">
      <w:pPr>
        <w:pStyle w:val="Caption"/>
        <w:ind w:left="0"/>
      </w:pPr>
    </w:p>
    <w:p w14:paraId="485FD057" w14:textId="77777777" w:rsidR="006865FA" w:rsidRDefault="006865FA" w:rsidP="006865FA">
      <w:pPr>
        <w:pStyle w:val="Caption"/>
        <w:ind w:left="0"/>
      </w:pPr>
    </w:p>
    <w:p w14:paraId="1EC8674F" w14:textId="77777777" w:rsidR="006865FA" w:rsidRDefault="006865FA" w:rsidP="006865FA">
      <w:pPr>
        <w:pStyle w:val="Caption"/>
        <w:ind w:left="0"/>
      </w:pPr>
    </w:p>
    <w:p w14:paraId="0930030A" w14:textId="77777777" w:rsidR="006865FA" w:rsidRDefault="006865FA" w:rsidP="006865FA">
      <w:pPr>
        <w:pStyle w:val="Caption"/>
        <w:ind w:left="0"/>
      </w:pPr>
    </w:p>
    <w:p w14:paraId="11F15919" w14:textId="77777777" w:rsidR="006865FA" w:rsidRDefault="006865FA" w:rsidP="006865FA">
      <w:pPr>
        <w:pStyle w:val="Caption"/>
        <w:ind w:left="0"/>
      </w:pPr>
    </w:p>
    <w:p w14:paraId="72F3CBFA" w14:textId="77777777" w:rsidR="006865FA" w:rsidRDefault="006865FA" w:rsidP="006865FA">
      <w:pPr>
        <w:pStyle w:val="Caption"/>
        <w:ind w:left="0"/>
      </w:pPr>
    </w:p>
    <w:p w14:paraId="0DE522FF" w14:textId="77777777" w:rsidR="006865FA" w:rsidRDefault="006865FA" w:rsidP="006865FA">
      <w:pPr>
        <w:pStyle w:val="Caption"/>
        <w:ind w:left="0"/>
      </w:pPr>
    </w:p>
    <w:p w14:paraId="2A7C36C7" w14:textId="77777777" w:rsidR="006865FA" w:rsidRDefault="006865FA" w:rsidP="006865FA">
      <w:pPr>
        <w:pStyle w:val="Caption"/>
        <w:ind w:left="0"/>
      </w:pPr>
    </w:p>
    <w:p w14:paraId="7A4E3539" w14:textId="77777777" w:rsidR="006865FA" w:rsidRPr="0007447B" w:rsidRDefault="006865FA" w:rsidP="006865FA">
      <w:pPr>
        <w:pStyle w:val="Caption"/>
        <w:ind w:left="0"/>
      </w:pPr>
      <w:r w:rsidRPr="002562FB">
        <w:t xml:space="preserve">To date, there have been two efforts to produce high-resolution (≤1km) cloud climatologies from the MODIS archive.  One is based on the MOD35 250m visible cloud mask </w:t>
      </w:r>
      <w:r w:rsidRPr="002562FB">
        <w:fldChar w:fldCharType="begin"/>
      </w:r>
      <w:r>
        <w:instrText xml:space="preserve"> ADDIN ZOTERO_ITEM CSL_CITATION {"citationID":"xJb0I1fj","properties":{"formattedCitation":"[23]","plainCitation":"[23]"},"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note":"bibtex: Mulligan2006","author":[{"family":"Mulligan","given":"Mark"}],"issued":{"date-parts":[["2006"]]},"accessed":{"date-parts":[["2013",4,1]]}}}],"schema":"https://github.com/citation-style-language/schema/raw/master/csl-citation.json"} </w:instrText>
      </w:r>
      <w:r w:rsidRPr="002562FB">
        <w:fldChar w:fldCharType="separate"/>
      </w:r>
      <w:r>
        <w:t>[23]</w:t>
      </w:r>
      <w:r w:rsidRPr="002562FB">
        <w:fldChar w:fldCharType="end"/>
      </w:r>
      <w:r w:rsidRPr="002562FB">
        <w:t xml:space="preserve">, but is spatially bounded to the tropics and incorporates only seven years of data (2000-2006).  Additionally, these data were derived from the problematic collection 5 MODIS (MOD35) cloud mask and thus contain significant land-cover and processing-path biases in cloud cover frequency </w:t>
      </w:r>
      <w:r w:rsidRPr="002562FB">
        <w:fldChar w:fldCharType="begin"/>
      </w:r>
      <w:r>
        <w:instrText xml:space="preserve"> ADDIN ZOTERO_ITEM CSL_CITATION {"citationID":"X0WuNymo","properties":{"formattedCitation":"[24]","plainCitation":"[24]"},"citationItems":[{"id":3732,"uris":["http://zotero.org/users/70825/items/U9GSX4W9"],"uri":["http://zotero.org/users/70825/items/U9GSX4W9"],"itemData":{"id":3732,"type":"article-journal","title":"Systematic land cover bias in Collection 5 MODIS cloud mask and derived products — A global overview","container-title":"Remote Sensing of Environment","page":"149-154","volume":"141","source":"ScienceDirect","abstract":"Abstract\n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erroneously categorized areas were spatially and environmentally non-random and usually occurred over high-albedo land cover types (such as grassland and savanna) in several regions around the world. Additionally, we found that spatial variability in the processing path applied in the Collection 5 MOD35 algorithm affects the likelihood of a cloudy observation by up to 20% in some areas. These factors result in abrupt transitions in recorded cloud frequency across land cover and processing-path boundaries impeding their use for fine-scale spatially contiguous modeling applications. We show that together, these artifacts have resulted in significantly decreased and spatially biased data availability for Collection 5 MOD35-derived composite MODIS land products such as land surface temperature (MOD11) and net primary productivity (MOD17). Finally, we compare our results to mean cloud frequency in the new Collection 6 MOD35 product, and find that land cover artifacts have been reduced but not eliminated. Collection 6 thus increases data availability for some regions and land cover types in MOD35-derived products but practitioners need to consider how the remaining artifacts might affect their analysis.","DOI":"10.1016/j.rse.2013.10.025","ISSN":"0034-4257","note":"bibtex: Wilson2014","journalAbbreviation":"Remote Sensing of Environment","author":[{"family":"Wilson","given":"Adam M."},{"family":"Parmentier","given":"Benoit"},{"family":"Jetz","given":"Walter"}],"issued":{"date-parts":[["2014",2,5]]}}}],"schema":"https://github.com/citation-style-language/schema/raw/master/csl-citation.json"} </w:instrText>
      </w:r>
      <w:r w:rsidRPr="002562FB">
        <w:fldChar w:fldCharType="separate"/>
      </w:r>
      <w:r>
        <w:t>[24]</w:t>
      </w:r>
      <w:r w:rsidRPr="002562FB">
        <w:fldChar w:fldCharType="end"/>
      </w:r>
      <w:r w:rsidRPr="002562FB">
        <w:t xml:space="preserve">. The other MODIS-derived 1-km cloud climatology </w:t>
      </w:r>
      <w:r w:rsidRPr="002562FB">
        <w:fldChar w:fldCharType="begin"/>
      </w:r>
      <w:r>
        <w:instrText xml:space="preserve"> ADDIN ZOTERO_ITEM CSL_CITATION {"citationID":"8ThghY2P","properties":{"formattedCitation":"[25,26]","plainCitation":"[25,26]"},"citationItems":[{"id":3820,"uris":["http://zotero.org/users/70825/items/D6IVQK96"],"uri":["http://zotero.org/users/70825/items/D6IVQK96"],"itemData":{"id":3820,"type":"paper-conference","title":"Developing high spatial resolution daytime cloud climatologies for Africa","container-title":"Preprints, 29th Conf. on Hurricanes and Tropical Meteorology, Tucson, AZ, Amer. Meteor. Soc. P","volume":"2","source":"Google Scholar","URL":"https://ams.confex.com/ams/pdfpapers/168263.pdf","author":[{"family":"Douglas","given":"Michael"},{"family":"Beida","given":"Rahama"},{"family":"Dominguez","given":"Abdul"}],"issued":{"date-parts":[["2010"]]},"accessed":{"date-parts":[["2013",7,31]]}}},{"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note":"bibtex: Douglas2013","author":[{"family":"Douglas","given":"Michael"}],"issued":{"date-parts":[["2013"]]}}}],"schema":"https://github.com/citation-style-language/schema/raw/master/csl-citation.json"} </w:instrText>
      </w:r>
      <w:r w:rsidRPr="002562FB">
        <w:fldChar w:fldCharType="separate"/>
      </w:r>
      <w:r>
        <w:t>[25,26]</w:t>
      </w:r>
      <w:r w:rsidRPr="002562FB">
        <w:fldChar w:fldCharType="end"/>
      </w:r>
      <w:r w:rsidRPr="002562FB">
        <w:t xml:space="preserve"> avoids the problematic MOD35 algorithm through a simple cloud masking procedure based on scaled visible wavelength  (RGB) images from the MODIS “Rapid Response” system </w:t>
      </w:r>
      <w:r w:rsidRPr="002562FB">
        <w:fldChar w:fldCharType="begin"/>
      </w:r>
      <w:r>
        <w:instrText xml:space="preserve"> ADDIN ZOTERO_ITEM CSL_CITATION {"citationID":"sfAwJvpz","properties":{"formattedCitation":"[27]","plainCitation":"[27]"},"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rsidRPr="002562FB">
        <w:fldChar w:fldCharType="separate"/>
      </w:r>
      <w:r>
        <w:t>[27]</w:t>
      </w:r>
      <w:r w:rsidRPr="002562FB">
        <w:fldChar w:fldCharType="end"/>
      </w:r>
      <w:r w:rsidRPr="002562FB">
        <w:t xml:space="preserve">. Douglas, et. al., developed an algorithm that applies a user-defined threshold to convert RGB “brightness” to “cloudiness.” However, the product is based on a derivative of surface reflectance data rescaled for visual appeal </w:t>
      </w:r>
      <w:r w:rsidRPr="002562FB">
        <w:fldChar w:fldCharType="begin"/>
      </w:r>
      <w:r>
        <w:instrText xml:space="preserve"> ADDIN ZOTERO_ITEM CSL_CITATION {"citationID":"pwAPCMKz","properties":{"formattedCitation":"[27]","plainCitation":"[27]"},"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rsidRPr="002562FB">
        <w:fldChar w:fldCharType="separate"/>
      </w:r>
      <w:r>
        <w:t>[27]</w:t>
      </w:r>
      <w:r w:rsidRPr="002562FB">
        <w:fldChar w:fldCharType="end"/>
      </w:r>
      <w:r w:rsidRPr="002562FB">
        <w:t xml:space="preserve">, is strongly dependent on the brightness threshold, and is problematic over high-albedo surfaces (such as urban areas or snow).  Furthermore, this approach does not exploit more sophisticated tests used in most cloud detection algorithms such as cloud-top infrared temperature </w:t>
      </w:r>
      <w:r w:rsidRPr="002562FB">
        <w:fldChar w:fldCharType="begin"/>
      </w:r>
      <w:r>
        <w:instrText xml:space="preserve"> ADDIN ZOTERO_ITEM CSL_CITATION {"citationID":"pahZTCRW","properties":{"formattedCitation":"[17]","plainCitation":"[17]"},"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note":"bibtex: Stubenrauch2013","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schema":"https://github.com/citation-style-language/schema/raw/master/csl-citation.json"} </w:instrText>
      </w:r>
      <w:r w:rsidRPr="002562FB">
        <w:fldChar w:fldCharType="separate"/>
      </w:r>
      <w:r>
        <w:t>[17]</w:t>
      </w:r>
      <w:r w:rsidRPr="002562FB">
        <w:fldChar w:fldCharType="end"/>
      </w:r>
      <w:r w:rsidRPr="002562FB">
        <w:t xml:space="preserve"> and is only available for scattered regions around the globe. </w:t>
      </w:r>
    </w:p>
    <w:p w14:paraId="255CD01B" w14:textId="77777777" w:rsidR="00276723" w:rsidRDefault="00276723"/>
    <w:sectPr w:rsidR="00276723" w:rsidSect="00095A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5FA"/>
    <w:rsid w:val="00095A66"/>
    <w:rsid w:val="00276723"/>
    <w:rsid w:val="00686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D9845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65FA"/>
    <w:pPr>
      <w:spacing w:before="100" w:beforeAutospacing="1" w:after="100" w:afterAutospacing="1"/>
    </w:pPr>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65FA"/>
    <w:rPr>
      <w:rFonts w:ascii="Times New Roman" w:eastAsiaTheme="minorEastAsia"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865FA"/>
    <w:pPr>
      <w:keepNext/>
      <w:spacing w:after="200"/>
      <w:ind w:left="720"/>
    </w:pPr>
    <w:rPr>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928</Words>
  <Characters>22393</Characters>
  <Application>Microsoft Macintosh Word</Application>
  <DocSecurity>0</DocSecurity>
  <Lines>186</Lines>
  <Paragraphs>52</Paragraphs>
  <ScaleCrop>false</ScaleCrop>
  <Company>SUNY Buffalo</Company>
  <LinksUpToDate>false</LinksUpToDate>
  <CharactersWithSpaces>26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 Wilson</dc:creator>
  <cp:keywords/>
  <dc:description/>
  <cp:lastModifiedBy>Adam M. Wilson</cp:lastModifiedBy>
  <cp:revision>1</cp:revision>
  <dcterms:created xsi:type="dcterms:W3CDTF">2016-02-11T19:26:00Z</dcterms:created>
  <dcterms:modified xsi:type="dcterms:W3CDTF">2016-02-11T19:27:00Z</dcterms:modified>
</cp:coreProperties>
</file>